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lastRenderedPageBreak/>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77777777" w:rsidR="00296EE7" w:rsidRDefault="00296EE7" w:rsidP="00296EE7">
      <w:pPr>
        <w:rPr>
          <w:u w:val="single"/>
        </w:rPr>
      </w:pPr>
    </w:p>
    <w:p w14:paraId="6E4F2FE4" w14:textId="58AB571D" w:rsidR="00727CBC" w:rsidRPr="002E2E81" w:rsidRDefault="00727CBC" w:rsidP="00296EE7">
      <w:r w:rsidRPr="002E2E81">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355C2017" w:rsidR="001C736A" w:rsidRPr="009C0C60" w:rsidRDefault="001C736A" w:rsidP="001C736A"/>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768F2BFE" w:rsidR="00210065" w:rsidRPr="00B43EAE" w:rsidRDefault="00210065" w:rsidP="001C736A">
      <w:r>
        <w:t xml:space="preserve">Bypassed proportions as per both definitions </w:t>
      </w:r>
      <w:commentRangeStart w:id="2"/>
      <w:r>
        <w:t xml:space="preserve">(preceded vs </w:t>
      </w:r>
      <w:proofErr w:type="spellStart"/>
      <w:r>
        <w:t>ambig+bypass</w:t>
      </w:r>
      <w:proofErr w:type="spellEnd"/>
      <w:r>
        <w:t xml:space="preserve">) and </w:t>
      </w:r>
      <w:commentRangeEnd w:id="2"/>
      <w:r w:rsidR="0090259B">
        <w:rPr>
          <w:rStyle w:val="CommentReference"/>
          <w:rFonts w:asciiTheme="minorHAnsi" w:eastAsiaTheme="minorHAnsi" w:hAnsiTheme="minorHAnsi" w:cstheme="minorBidi"/>
        </w:rPr>
        <w:commentReference w:id="2"/>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20A7CBCE" w:rsidR="00994ACF" w:rsidRPr="00994ACF" w:rsidRDefault="00994ACF" w:rsidP="001C736A">
      <w:r>
        <w:t xml:space="preserve">P2/3s are put into </w:t>
      </w:r>
      <w:r w:rsidR="002455A4">
        <w:t>preceded</w:t>
      </w:r>
      <w:r>
        <w:t xml:space="preserve"> category although unsure if P2 had a clinical positive endpoint-different threshold to move to P3</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6"/>
      <w:commentRangeStart w:id="7"/>
      <w:r>
        <w:t xml:space="preserve">Termination </w:t>
      </w:r>
      <w:commentRangeEnd w:id="6"/>
      <w:r w:rsidR="00AE1C9F">
        <w:rPr>
          <w:rStyle w:val="CommentReference"/>
          <w:rFonts w:asciiTheme="minorHAnsi" w:eastAsiaTheme="minorHAnsi" w:hAnsiTheme="minorHAnsi" w:cstheme="minorBidi"/>
        </w:rPr>
        <w:commentReference w:id="6"/>
      </w:r>
      <w:commentRangeEnd w:id="7"/>
      <w:r w:rsidR="00010404">
        <w:rPr>
          <w:rStyle w:val="CommentReference"/>
          <w:rFonts w:asciiTheme="minorHAnsi" w:eastAsiaTheme="minorHAnsi" w:hAnsiTheme="minorHAnsi" w:cstheme="minorBidi"/>
        </w:rPr>
        <w:commentReference w:id="7"/>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 xml:space="preserve">Table </w:t>
      </w:r>
      <w:r>
        <w:t>4</w:t>
      </w:r>
      <w:r>
        <w:t xml:space="preserve">. </w:t>
      </w:r>
      <w:r>
        <w:t>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9</w:t>
            </w:r>
            <w:r>
              <w:rPr>
                <w:sz w:val="20"/>
                <w:szCs w:val="20"/>
              </w:rPr>
              <w:t>8</w:t>
            </w:r>
            <w:r>
              <w:rPr>
                <w:sz w:val="20"/>
                <w:szCs w:val="20"/>
              </w:rPr>
              <w:t xml:space="preserve">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1-24T18:15:00Z" w:initials="HM">
    <w:p w14:paraId="48B652B1" w14:textId="77777777"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7"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C4152" w14:textId="77777777" w:rsidR="00E71327" w:rsidRDefault="00E71327" w:rsidP="00A97588">
      <w:r>
        <w:separator/>
      </w:r>
    </w:p>
  </w:endnote>
  <w:endnote w:type="continuationSeparator" w:id="0">
    <w:p w14:paraId="48F1E8FE" w14:textId="77777777" w:rsidR="00E71327" w:rsidRDefault="00E71327"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DB308" w14:textId="77777777" w:rsidR="00E71327" w:rsidRDefault="00E71327" w:rsidP="00A97588">
      <w:r>
        <w:separator/>
      </w:r>
    </w:p>
  </w:footnote>
  <w:footnote w:type="continuationSeparator" w:id="0">
    <w:p w14:paraId="4845BCA4" w14:textId="77777777" w:rsidR="00E71327" w:rsidRDefault="00E71327"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EE7"/>
    <w:rsid w:val="002A3B1F"/>
    <w:rsid w:val="002E2E78"/>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A05916"/>
    <w:rsid w:val="00A077BD"/>
    <w:rsid w:val="00A16590"/>
    <w:rsid w:val="00A22983"/>
    <w:rsid w:val="00A74DC9"/>
    <w:rsid w:val="00A97588"/>
    <w:rsid w:val="00AC3430"/>
    <w:rsid w:val="00AD392F"/>
    <w:rsid w:val="00AE1C9F"/>
    <w:rsid w:val="00B43EAE"/>
    <w:rsid w:val="00B5758B"/>
    <w:rsid w:val="00B57F5A"/>
    <w:rsid w:val="00B62337"/>
    <w:rsid w:val="00B848A3"/>
    <w:rsid w:val="00B96919"/>
    <w:rsid w:val="00BD15B1"/>
    <w:rsid w:val="00BE73F0"/>
    <w:rsid w:val="00BF66C9"/>
    <w:rsid w:val="00C45392"/>
    <w:rsid w:val="00CD7D5B"/>
    <w:rsid w:val="00CF5AA7"/>
    <w:rsid w:val="00D129CD"/>
    <w:rsid w:val="00D30304"/>
    <w:rsid w:val="00D46EE8"/>
    <w:rsid w:val="00D6398B"/>
    <w:rsid w:val="00DA2869"/>
    <w:rsid w:val="00DB5588"/>
    <w:rsid w:val="00E219F5"/>
    <w:rsid w:val="00E313D4"/>
    <w:rsid w:val="00E536F2"/>
    <w:rsid w:val="00E71327"/>
    <w:rsid w:val="00EC55ED"/>
    <w:rsid w:val="00EC7FF2"/>
    <w:rsid w:val="00EE0688"/>
    <w:rsid w:val="00EF6349"/>
    <w:rsid w:val="00EF64FA"/>
    <w:rsid w:val="00F24DF4"/>
    <w:rsid w:val="00F700AE"/>
    <w:rsid w:val="00FA6399"/>
    <w:rsid w:val="00FC17A5"/>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5</TotalTime>
  <Pages>11</Pages>
  <Words>1582</Words>
  <Characters>902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43</cp:revision>
  <dcterms:created xsi:type="dcterms:W3CDTF">2023-01-17T20:03:00Z</dcterms:created>
  <dcterms:modified xsi:type="dcterms:W3CDTF">2023-01-30T18:27:00Z</dcterms:modified>
</cp:coreProperties>
</file>